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9092"/>
      <w:r>
        <w:rPr>
          <w:rFonts w:ascii="Sketch Gothic School" w:eastAsiaTheme="majorEastAsia" w:hAnsi="Sketch Gothic School" w:cstheme="minorHAnsi"/>
          <w:sz w:val="40"/>
          <w:szCs w:val="40"/>
        </w:rPr>
        <w:t>Luto Patológico</w:t>
      </w:r>
    </w:p>
    <w:bookmarkEnd w:id="48"/>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lastRenderedPageBreak/>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4C57319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p>
    <w:p w14:paraId="554E7100" w14:textId="74594312"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ambém existem alguns estudos isolados que sugerem que a reportagem do suicídio como um desperdício trágico e uma perda evitável está relacionada a uma redução no comportamento suicida. </w:t>
      </w:r>
    </w:p>
    <w:p w14:paraId="3663B87A" w14:textId="5AAEDC68"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ter uma personagem depressiva sendo violenta com 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32B71883"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As crises depressivas devem ser retratadas com precisão,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662A1A6"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Convém ponderar-se a mostra do caminho para a recuperação.  </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r w:rsidR="00077DCC" w14:paraId="383FC4B3" w14:textId="77777777" w:rsidTr="003C5E09">
        <w:tc>
          <w:tcPr>
            <w:tcW w:w="4508" w:type="dxa"/>
          </w:tcPr>
          <w:p w14:paraId="23A09E9A" w14:textId="77777777" w:rsidR="00077DCC" w:rsidRDefault="00077DCC" w:rsidP="00211975">
            <w:pPr>
              <w:jc w:val="both"/>
              <w:rPr>
                <w:rFonts w:cstheme="minorHAnsi"/>
                <w:kern w:val="2"/>
                <w:sz w:val="24"/>
                <w:szCs w:val="24"/>
                <w14:ligatures w14:val="standardContextual"/>
              </w:rPr>
            </w:pPr>
          </w:p>
        </w:tc>
        <w:tc>
          <w:tcPr>
            <w:tcW w:w="4508" w:type="dxa"/>
          </w:tcPr>
          <w:p w14:paraId="63F139B5" w14:textId="77777777" w:rsidR="00077DCC" w:rsidRDefault="00077DCC" w:rsidP="00211975">
            <w:pPr>
              <w:jc w:val="both"/>
              <w:rPr>
                <w:rFonts w:cstheme="minorHAnsi"/>
                <w:kern w:val="2"/>
                <w:sz w:val="24"/>
                <w:szCs w:val="24"/>
                <w14:ligatures w14:val="standardContextual"/>
              </w:rPr>
            </w:pPr>
          </w:p>
        </w:tc>
      </w:tr>
    </w:tbl>
    <w:p w14:paraId="1EAF1D28" w14:textId="77777777" w:rsidR="00336D1C" w:rsidRPr="009E654E" w:rsidRDefault="00336D1C"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9" w:name="_Hlk147500523"/>
      <w:proofErr w:type="spellStart"/>
      <w:r w:rsidRPr="009E654E">
        <w:rPr>
          <w:kern w:val="2"/>
          <w:sz w:val="24"/>
          <w:szCs w:val="24"/>
          <w14:ligatures w14:val="standardContextual"/>
        </w:rPr>
        <w:t>Fredricksen</w:t>
      </w:r>
      <w:bookmarkEnd w:id="4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5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1"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1BF92" w14:textId="77777777" w:rsidR="0002428B" w:rsidRPr="009E654E" w:rsidRDefault="0002428B" w:rsidP="00631B7A">
      <w:pPr>
        <w:spacing w:after="0" w:line="240" w:lineRule="auto"/>
      </w:pPr>
      <w:r w:rsidRPr="009E654E">
        <w:separator/>
      </w:r>
    </w:p>
  </w:endnote>
  <w:endnote w:type="continuationSeparator" w:id="0">
    <w:p w14:paraId="271458D2" w14:textId="77777777" w:rsidR="0002428B" w:rsidRPr="009E654E" w:rsidRDefault="0002428B"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D6FED" w14:textId="77777777" w:rsidR="0002428B" w:rsidRPr="009E654E" w:rsidRDefault="0002428B" w:rsidP="00631B7A">
      <w:pPr>
        <w:spacing w:after="0" w:line="240" w:lineRule="auto"/>
      </w:pPr>
      <w:r w:rsidRPr="009E654E">
        <w:separator/>
      </w:r>
    </w:p>
  </w:footnote>
  <w:footnote w:type="continuationSeparator" w:id="0">
    <w:p w14:paraId="6494968C" w14:textId="77777777" w:rsidR="0002428B" w:rsidRPr="009E654E" w:rsidRDefault="0002428B"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41">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541E"/>
    <w:rsid w:val="00017713"/>
    <w:rsid w:val="00021443"/>
    <w:rsid w:val="00021A1E"/>
    <w:rsid w:val="000225A4"/>
    <w:rsid w:val="0002428B"/>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5E09"/>
    <w:rsid w:val="003C6092"/>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D7449"/>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27B3E"/>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659"/>
    <w:rsid w:val="00F62754"/>
    <w:rsid w:val="00F63B71"/>
    <w:rsid w:val="00F66B7C"/>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F8"/>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61315"/>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16</TotalTime>
  <Pages>204</Pages>
  <Words>92941</Words>
  <Characters>529767</Characters>
  <Application>Microsoft Office Word</Application>
  <DocSecurity>0</DocSecurity>
  <Lines>4414</Lines>
  <Paragraphs>1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35</cp:revision>
  <cp:lastPrinted>2023-01-26T14:31:00Z</cp:lastPrinted>
  <dcterms:created xsi:type="dcterms:W3CDTF">2023-01-21T16:18:00Z</dcterms:created>
  <dcterms:modified xsi:type="dcterms:W3CDTF">2023-10-20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